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F702CE" w:rsidRDefault="003D71CA" w:rsidP="003D71CA">
      <w:pPr>
        <w:ind w:left="2832"/>
        <w:rPr>
          <w:b/>
          <w:bCs/>
          <w:lang w:val="en-US"/>
        </w:rPr>
      </w:pPr>
      <w:r>
        <w:rPr>
          <w:b/>
          <w:bCs/>
        </w:rPr>
        <w:t xml:space="preserve"> </w:t>
      </w:r>
      <w:r w:rsidR="00834E63">
        <w:rPr>
          <w:b/>
          <w:bCs/>
        </w:rPr>
        <w:t xml:space="preserve">       </w:t>
      </w:r>
      <w:r>
        <w:rPr>
          <w:b/>
          <w:bCs/>
        </w:rPr>
        <w:t xml:space="preserve">     </w:t>
      </w:r>
      <w:r w:rsidR="00993E99" w:rsidRPr="003D71CA">
        <w:rPr>
          <w:b/>
          <w:bCs/>
        </w:rPr>
        <w:t xml:space="preserve">  </w:t>
      </w:r>
      <w:r w:rsidR="00BB6A9A" w:rsidRPr="00F702CE">
        <w:rPr>
          <w:b/>
          <w:bCs/>
          <w:lang w:val="en-US"/>
        </w:rPr>
        <w:t>ABSTRACT</w:t>
      </w:r>
    </w:p>
    <w:p w14:paraId="69A25A57" w14:textId="77777777" w:rsidR="00993E99" w:rsidRPr="00F702CE" w:rsidRDefault="00993E99" w:rsidP="00993E99">
      <w:pPr>
        <w:rPr>
          <w:lang w:val="en-US"/>
        </w:rPr>
      </w:pPr>
    </w:p>
    <w:p w14:paraId="14709872" w14:textId="77777777" w:rsidR="00993E99" w:rsidRPr="00FF4426" w:rsidRDefault="001422E3" w:rsidP="001422E3">
      <w:pPr>
        <w:spacing w:line="360" w:lineRule="auto"/>
        <w:ind w:firstLine="709"/>
        <w:jc w:val="both"/>
        <w:rPr>
          <w:lang w:val="en-US"/>
        </w:rPr>
      </w:pPr>
      <w:proofErr w:type="gramStart"/>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roofErr w:type="gramEnd"/>
    </w:p>
    <w:p w14:paraId="3E9502EA" w14:textId="77777777" w:rsidR="000149A1" w:rsidRPr="00F702CE" w:rsidRDefault="000149A1" w:rsidP="00C3004D">
      <w:pPr>
        <w:pStyle w:val="Corpodetexto"/>
        <w:spacing w:before="4"/>
        <w:rPr>
          <w:lang w:val="en-US"/>
        </w:rPr>
      </w:pPr>
    </w:p>
    <w:p w14:paraId="759D9901" w14:textId="77777777" w:rsidR="000149A1" w:rsidRPr="00F702CE" w:rsidRDefault="000149A1" w:rsidP="00C3004D">
      <w:pPr>
        <w:pStyle w:val="Corpodetexto"/>
        <w:spacing w:before="4"/>
        <w:rPr>
          <w:lang w:val="en-US"/>
        </w:rPr>
      </w:pPr>
    </w:p>
    <w:p w14:paraId="3A03BEF0" w14:textId="77777777" w:rsidR="000149A1" w:rsidRPr="00F702CE" w:rsidRDefault="000149A1" w:rsidP="00C3004D">
      <w:pPr>
        <w:pStyle w:val="Corpodetexto"/>
        <w:spacing w:before="4"/>
        <w:rPr>
          <w:lang w:val="en-US"/>
        </w:rPr>
      </w:pPr>
    </w:p>
    <w:p w14:paraId="3CC0D587" w14:textId="77777777" w:rsidR="000149A1" w:rsidRPr="00F702CE" w:rsidRDefault="000149A1" w:rsidP="00C3004D">
      <w:pPr>
        <w:pStyle w:val="Corpodetexto"/>
        <w:spacing w:before="4"/>
        <w:rPr>
          <w:lang w:val="en-US"/>
        </w:rPr>
      </w:pPr>
    </w:p>
    <w:p w14:paraId="4CCC7BCD" w14:textId="77777777" w:rsidR="000149A1" w:rsidRPr="00F702CE" w:rsidRDefault="000149A1" w:rsidP="00C3004D">
      <w:pPr>
        <w:pStyle w:val="Corpodetexto"/>
        <w:spacing w:before="4"/>
        <w:rPr>
          <w:lang w:val="en-US"/>
        </w:rPr>
      </w:pPr>
    </w:p>
    <w:p w14:paraId="5BB6468E" w14:textId="77777777" w:rsidR="00D57F5D" w:rsidRPr="00F702CE" w:rsidRDefault="00D57F5D" w:rsidP="00C3004D">
      <w:pPr>
        <w:pStyle w:val="Corpodetexto"/>
        <w:spacing w:before="4"/>
        <w:rPr>
          <w:lang w:val="en-US"/>
        </w:rPr>
      </w:pPr>
    </w:p>
    <w:p w14:paraId="7ABDA2AE" w14:textId="77777777" w:rsidR="00D57F5D" w:rsidRPr="00F702CE" w:rsidRDefault="00D57F5D" w:rsidP="00C3004D">
      <w:pPr>
        <w:pStyle w:val="Corpodetexto"/>
        <w:spacing w:before="4"/>
        <w:rPr>
          <w:lang w:val="en-US"/>
        </w:rPr>
      </w:pPr>
    </w:p>
    <w:p w14:paraId="5816D908" w14:textId="77777777" w:rsidR="00D57F5D" w:rsidRPr="00F702CE" w:rsidRDefault="00D57F5D" w:rsidP="00C3004D">
      <w:pPr>
        <w:pStyle w:val="Corpodetexto"/>
        <w:spacing w:before="4"/>
        <w:rPr>
          <w:lang w:val="en-US"/>
        </w:rPr>
      </w:pPr>
    </w:p>
    <w:p w14:paraId="7F90F06D" w14:textId="77777777" w:rsidR="00D57F5D" w:rsidRPr="00F702CE" w:rsidRDefault="00D57F5D" w:rsidP="00C3004D">
      <w:pPr>
        <w:pStyle w:val="Corpodetexto"/>
        <w:spacing w:before="4"/>
        <w:rPr>
          <w:lang w:val="en-US"/>
        </w:rPr>
      </w:pPr>
    </w:p>
    <w:p w14:paraId="766494B5" w14:textId="77777777" w:rsidR="00D57F5D" w:rsidRPr="00F702CE" w:rsidRDefault="00D57F5D" w:rsidP="00C3004D">
      <w:pPr>
        <w:pStyle w:val="Corpodetexto"/>
        <w:spacing w:before="4"/>
        <w:rPr>
          <w:lang w:val="en-US"/>
        </w:rPr>
      </w:pPr>
    </w:p>
    <w:p w14:paraId="0BA9E190" w14:textId="77777777" w:rsidR="00D57F5D" w:rsidRPr="00F702CE" w:rsidRDefault="00D57F5D" w:rsidP="00C3004D">
      <w:pPr>
        <w:pStyle w:val="Corpodetexto"/>
        <w:spacing w:before="4"/>
        <w:rPr>
          <w:lang w:val="en-US"/>
        </w:rPr>
      </w:pPr>
    </w:p>
    <w:p w14:paraId="0F3F03E4" w14:textId="77777777" w:rsidR="00D57F5D" w:rsidRPr="00F702CE" w:rsidRDefault="00D57F5D" w:rsidP="00C3004D">
      <w:pPr>
        <w:pStyle w:val="Corpodetexto"/>
        <w:spacing w:before="4"/>
        <w:rPr>
          <w:lang w:val="en-US"/>
        </w:rPr>
      </w:pPr>
    </w:p>
    <w:p w14:paraId="7F850C9A" w14:textId="77777777" w:rsidR="00D57F5D" w:rsidRPr="00F702CE" w:rsidRDefault="00D57F5D" w:rsidP="00C3004D">
      <w:pPr>
        <w:pStyle w:val="Corpodetexto"/>
        <w:spacing w:before="4"/>
        <w:rPr>
          <w:lang w:val="en-US"/>
        </w:rPr>
      </w:pPr>
    </w:p>
    <w:p w14:paraId="2E417ACA" w14:textId="77777777" w:rsidR="00D57F5D" w:rsidRPr="00F702CE" w:rsidRDefault="00D57F5D" w:rsidP="00C3004D">
      <w:pPr>
        <w:pStyle w:val="Corpodetexto"/>
        <w:spacing w:before="4"/>
        <w:rPr>
          <w:lang w:val="en-US"/>
        </w:rPr>
      </w:pPr>
    </w:p>
    <w:p w14:paraId="21106130" w14:textId="77777777" w:rsidR="00D57F5D" w:rsidRPr="00F702CE" w:rsidRDefault="00D57F5D" w:rsidP="00C3004D">
      <w:pPr>
        <w:pStyle w:val="Corpodetexto"/>
        <w:spacing w:before="4"/>
        <w:rPr>
          <w:lang w:val="en-US"/>
        </w:rPr>
      </w:pPr>
    </w:p>
    <w:p w14:paraId="0C6D450F" w14:textId="77777777" w:rsidR="00D57F5D" w:rsidRPr="00F702CE" w:rsidRDefault="00D57F5D" w:rsidP="00C3004D">
      <w:pPr>
        <w:pStyle w:val="Corpodetexto"/>
        <w:spacing w:before="4"/>
        <w:rPr>
          <w:lang w:val="en-US"/>
        </w:rPr>
      </w:pPr>
    </w:p>
    <w:p w14:paraId="56FF0306" w14:textId="77777777" w:rsidR="00D57F5D" w:rsidRPr="00F702CE" w:rsidRDefault="00D57F5D" w:rsidP="00C3004D">
      <w:pPr>
        <w:pStyle w:val="Corpodetexto"/>
        <w:spacing w:before="4"/>
        <w:rPr>
          <w:b/>
          <w:bCs/>
          <w:lang w:val="en-US"/>
        </w:rPr>
      </w:pPr>
    </w:p>
    <w:p w14:paraId="1023EE53" w14:textId="77777777" w:rsidR="00D57F5D" w:rsidRPr="00F702CE" w:rsidRDefault="00D57F5D" w:rsidP="00C3004D">
      <w:pPr>
        <w:pStyle w:val="Corpodetexto"/>
        <w:spacing w:before="4"/>
        <w:rPr>
          <w:lang w:val="en-US"/>
        </w:rPr>
      </w:pPr>
    </w:p>
    <w:p w14:paraId="4D7AA444" w14:textId="77777777" w:rsidR="00D57F5D" w:rsidRPr="00F702CE" w:rsidRDefault="00D57F5D" w:rsidP="00C3004D">
      <w:pPr>
        <w:pStyle w:val="Corpodetexto"/>
        <w:spacing w:before="4"/>
        <w:rPr>
          <w:lang w:val="en-US"/>
        </w:rPr>
      </w:pPr>
    </w:p>
    <w:p w14:paraId="74FCB4CB" w14:textId="77777777" w:rsidR="00D57F5D" w:rsidRPr="00F702CE" w:rsidRDefault="00D57F5D" w:rsidP="00C3004D">
      <w:pPr>
        <w:pStyle w:val="Corpodetexto"/>
        <w:spacing w:before="4"/>
        <w:rPr>
          <w:lang w:val="en-US"/>
        </w:rPr>
      </w:pPr>
    </w:p>
    <w:p w14:paraId="1DB0C5C3" w14:textId="77777777" w:rsidR="00D57F5D" w:rsidRPr="00F702CE" w:rsidRDefault="00D57F5D" w:rsidP="00C3004D">
      <w:pPr>
        <w:pStyle w:val="Corpodetexto"/>
        <w:spacing w:before="4"/>
        <w:rPr>
          <w:lang w:val="en-US"/>
        </w:rPr>
      </w:pPr>
    </w:p>
    <w:p w14:paraId="219F809D" w14:textId="77777777" w:rsidR="000149A1" w:rsidRPr="00F702CE" w:rsidRDefault="000149A1" w:rsidP="00C3004D">
      <w:pPr>
        <w:pStyle w:val="Corpodetexto"/>
        <w:spacing w:before="4"/>
        <w:rPr>
          <w:lang w:val="en-US"/>
        </w:rPr>
      </w:pPr>
    </w:p>
    <w:p w14:paraId="7F15D867" w14:textId="77777777" w:rsidR="000149A1" w:rsidRPr="00F702CE" w:rsidRDefault="000149A1" w:rsidP="00C3004D">
      <w:pPr>
        <w:pStyle w:val="Corpodetexto"/>
        <w:spacing w:before="4"/>
        <w:rPr>
          <w:lang w:val="en-US"/>
        </w:rPr>
      </w:pPr>
    </w:p>
    <w:p w14:paraId="041BF1AA" w14:textId="77777777" w:rsidR="000149A1" w:rsidRPr="00F702CE" w:rsidRDefault="000149A1" w:rsidP="00C3004D">
      <w:pPr>
        <w:pStyle w:val="Corpodetexto"/>
        <w:spacing w:before="4"/>
        <w:rPr>
          <w:lang w:val="en-US"/>
        </w:rPr>
      </w:pPr>
    </w:p>
    <w:p w14:paraId="3F12BF2E" w14:textId="77777777" w:rsidR="000149A1" w:rsidRPr="00F702CE" w:rsidRDefault="000149A1" w:rsidP="00C3004D">
      <w:pPr>
        <w:pStyle w:val="Corpodetexto"/>
        <w:spacing w:before="4"/>
        <w:rPr>
          <w:lang w:val="en-US"/>
        </w:rPr>
      </w:pPr>
    </w:p>
    <w:p w14:paraId="4D3D18EF" w14:textId="77777777" w:rsidR="000149A1" w:rsidRPr="00F702CE" w:rsidRDefault="000149A1" w:rsidP="00C3004D">
      <w:pPr>
        <w:pStyle w:val="Corpodetexto"/>
        <w:spacing w:before="4"/>
        <w:rPr>
          <w:lang w:val="en-US"/>
        </w:rPr>
      </w:pPr>
    </w:p>
    <w:p w14:paraId="3BF25EC4" w14:textId="77777777" w:rsidR="00EC2054" w:rsidRPr="00F702CE" w:rsidRDefault="00EC2054" w:rsidP="00C3004D">
      <w:pPr>
        <w:pStyle w:val="Corpodetexto"/>
        <w:spacing w:before="4"/>
        <w:rPr>
          <w:lang w:val="en-US"/>
        </w:rPr>
      </w:pPr>
    </w:p>
    <w:p w14:paraId="5C2A6C27" w14:textId="77777777" w:rsidR="00C32EA0" w:rsidRPr="00F702CE" w:rsidRDefault="00C32EA0" w:rsidP="00C3004D">
      <w:pPr>
        <w:pStyle w:val="Corpodetexto"/>
        <w:spacing w:before="4"/>
        <w:rPr>
          <w:lang w:val="en-US"/>
        </w:rPr>
      </w:pPr>
    </w:p>
    <w:p w14:paraId="62840409" w14:textId="77777777" w:rsidR="00C32EA0" w:rsidRPr="00F702CE" w:rsidRDefault="00C32EA0" w:rsidP="00C3004D">
      <w:pPr>
        <w:pStyle w:val="Corpodetexto"/>
        <w:spacing w:before="4"/>
        <w:rPr>
          <w:lang w:val="en-US"/>
        </w:rPr>
      </w:pPr>
    </w:p>
    <w:p w14:paraId="7D9BAE60" w14:textId="77777777" w:rsidR="000149A1" w:rsidRPr="00F702CE" w:rsidRDefault="000149A1" w:rsidP="00C3004D">
      <w:pPr>
        <w:pStyle w:val="Corpodetexto"/>
        <w:spacing w:before="4"/>
        <w:rPr>
          <w:lang w:val="en-US"/>
        </w:rPr>
      </w:pPr>
    </w:p>
    <w:p w14:paraId="587D824C" w14:textId="77777777" w:rsidR="000149A1" w:rsidRPr="00F702CE" w:rsidRDefault="000149A1" w:rsidP="00C3004D">
      <w:pPr>
        <w:pStyle w:val="Corpodetexto"/>
        <w:spacing w:before="4"/>
        <w:rPr>
          <w:lang w:val="en-US"/>
        </w:rPr>
      </w:pPr>
    </w:p>
    <w:p w14:paraId="61FC8D53" w14:textId="77777777" w:rsidR="000149A1" w:rsidRPr="00F702CE" w:rsidRDefault="000149A1" w:rsidP="00C3004D">
      <w:pPr>
        <w:pStyle w:val="Corpodetexto"/>
        <w:spacing w:before="4"/>
        <w:rPr>
          <w:lang w:val="en-US"/>
        </w:rPr>
      </w:pPr>
    </w:p>
    <w:p w14:paraId="30C6A2B0" w14:textId="77777777" w:rsidR="000149A1" w:rsidRPr="00F702CE" w:rsidRDefault="000149A1" w:rsidP="00C3004D">
      <w:pPr>
        <w:pStyle w:val="Corpodetexto"/>
        <w:spacing w:before="4"/>
        <w:rPr>
          <w:lang w:val="en-US"/>
        </w:rPr>
      </w:pPr>
    </w:p>
    <w:p w14:paraId="4F5C053D" w14:textId="77777777" w:rsidR="000149A1" w:rsidRPr="00F702CE" w:rsidRDefault="000149A1" w:rsidP="00C3004D">
      <w:pPr>
        <w:pStyle w:val="Corpodetexto"/>
        <w:spacing w:before="4"/>
        <w:rPr>
          <w:lang w:val="en-US"/>
        </w:rPr>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F702CE">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F702CE">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F702CE">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F702CE">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F702CE">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F702CE">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F702CE">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F702CE">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F702CE">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F702CE">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F702CE">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F702CE">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F702CE">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F702CE">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F702CE">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F702CE">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F702CE">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F702CE">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F702CE">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F702CE">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F702CE">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F702CE">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702CE">
        <w:rPr>
          <w:szCs w:val="24"/>
          <w:lang w:val="pt-BR"/>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702CE">
        <w:rPr>
          <w:lang w:val="pt-BR"/>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702CE">
        <w:rPr>
          <w:szCs w:val="24"/>
          <w:lang w:val="pt-BR"/>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proofErr w:type="spellStart"/>
      <w:r w:rsidR="00FC2A9A" w:rsidRPr="00F702CE">
        <w:rPr>
          <w:rStyle w:val="normaltextrun"/>
          <w:lang w:val="pt-BR"/>
        </w:rPr>
        <w:t>personal</w:t>
      </w:r>
      <w:proofErr w:type="spellEnd"/>
      <w:r w:rsidR="002013F7" w:rsidRPr="00F702CE">
        <w:rPr>
          <w:rStyle w:val="normaltextrun"/>
          <w:lang w:val="pt-BR"/>
        </w:rPr>
        <w:t xml:space="preserve"> </w:t>
      </w:r>
      <w:proofErr w:type="spellStart"/>
      <w:r w:rsidR="00FC2A9A" w:rsidRPr="00F702CE">
        <w:rPr>
          <w:rStyle w:val="normaltextrun"/>
          <w:lang w:val="pt-BR"/>
        </w:rPr>
        <w:t>trainer</w:t>
      </w:r>
      <w:proofErr w:type="spellEnd"/>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proofErr w:type="spellStart"/>
      <w:r w:rsidR="00FC2A9A" w:rsidRPr="00F702CE">
        <w:rPr>
          <w:rStyle w:val="normaltextrun"/>
          <w:lang w:val="pt-BR"/>
        </w:rPr>
        <w:t>bullying</w:t>
      </w:r>
      <w:proofErr w:type="spellEnd"/>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702CE">
        <w:rPr>
          <w:lang w:val="pt-BR"/>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702CE">
        <w:rPr>
          <w:szCs w:val="24"/>
          <w:lang w:val="pt-BR"/>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702CE">
        <w:rPr>
          <w:lang w:val="pt-BR"/>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F702CE">
        <w:rPr>
          <w:lang w:val="pt-BR"/>
        </w:rPr>
        <w:t>Honeyman</w:t>
      </w:r>
      <w:proofErr w:type="spellEnd"/>
      <w:r w:rsidRPr="00F702CE">
        <w:rPr>
          <w:lang w:val="pt-BR"/>
        </w:rPr>
        <w:t xml:space="preserve"> </w:t>
      </w:r>
      <w:proofErr w:type="spellStart"/>
      <w:r w:rsidRPr="00F702CE">
        <w:rPr>
          <w:lang w:val="pt-BR"/>
        </w:rPr>
        <w:t>Heath</w:t>
      </w:r>
      <w:proofErr w:type="spellEnd"/>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proofErr w:type="spellStart"/>
      <w:r w:rsidRPr="00F702CE">
        <w:rPr>
          <w:lang w:val="pt-BR"/>
        </w:rPr>
        <w:t>Heath</w:t>
      </w:r>
      <w:proofErr w:type="spellEnd"/>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proofErr w:type="spellStart"/>
      <w:r w:rsidRPr="00F702CE">
        <w:rPr>
          <w:lang w:val="pt-BR"/>
        </w:rPr>
        <w:t>Heath</w:t>
      </w:r>
      <w:proofErr w:type="spellEnd"/>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702CE">
        <w:rPr>
          <w:lang w:val="pt-BR"/>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775B8C">
            <w:pPr>
              <w:rPr>
                <w:b/>
                <w:bCs/>
              </w:rPr>
            </w:pPr>
            <w:r>
              <w:rPr>
                <w:b/>
                <w:bCs/>
              </w:rPr>
              <w:lastRenderedPageBreak/>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1A2717F2" w14:textId="7302AFAC" w:rsidR="00775B8C" w:rsidRPr="00FB769E" w:rsidRDefault="00775B8C" w:rsidP="00775B8C">
      <w:pPr>
        <w:tabs>
          <w:tab w:val="left" w:pos="2895"/>
        </w:tabs>
      </w:pPr>
      <w:r>
        <w:tab/>
      </w:r>
    </w:p>
    <w:p w14:paraId="672EDC69" w14:textId="46000F9C" w:rsidR="00372381"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r w:rsidR="00372381">
        <w:rPr>
          <w:noProof/>
          <w:lang w:val="pt-BR" w:eastAsia="pt-BR"/>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B63ABCB" w:rsidR="001954BC" w:rsidRDefault="00372381" w:rsidP="006042C4">
      <w:pPr>
        <w:pStyle w:val="Ttulo2"/>
        <w:jc w:val="left"/>
      </w:pPr>
      <w:bookmarkStart w:id="30" w:name="_Toc82536007"/>
      <w:r>
        <w:t xml:space="preserve">7.4 </w:t>
      </w:r>
      <w:r w:rsidR="006042C4">
        <w:t>Dicionário de dados</w:t>
      </w:r>
      <w:bookmarkEnd w:id="30"/>
      <w:r w:rsidR="00775B8C">
        <w:tab/>
      </w:r>
    </w:p>
    <w:p w14:paraId="30F2B794" w14:textId="77777777" w:rsidR="00320553" w:rsidRDefault="00320553" w:rsidP="00E259BA">
      <w:pPr>
        <w:spacing w:line="360" w:lineRule="auto"/>
        <w:ind w:firstLine="709"/>
        <w:jc w:val="both"/>
        <w:rPr>
          <w:bCs/>
          <w:sz w:val="26"/>
        </w:rPr>
      </w:pP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alteracao</w:t>
            </w:r>
            <w:proofErr w:type="spell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lastRenderedPageBreak/>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F702CE">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F702CE">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F702C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F702C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F702CE">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F702CE">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F702CE">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3B3C6F5D" w14:textId="77777777" w:rsidR="006D7FCF" w:rsidRDefault="006D7FCF"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1CE9EEF1" w14:textId="3B955108" w:rsidR="003B72FE" w:rsidRDefault="003B72FE" w:rsidP="00E259BA">
      <w:pPr>
        <w:spacing w:line="360" w:lineRule="auto"/>
        <w:ind w:firstLine="709"/>
        <w:jc w:val="both"/>
        <w:rPr>
          <w:bCs/>
          <w:sz w:val="26"/>
        </w:rPr>
      </w:pPr>
    </w:p>
    <w:p w14:paraId="6A5263B7" w14:textId="75C84C14" w:rsidR="00D64AC3" w:rsidRDefault="00D64AC3" w:rsidP="00E259BA">
      <w:pPr>
        <w:spacing w:line="360" w:lineRule="auto"/>
        <w:ind w:firstLine="709"/>
        <w:jc w:val="both"/>
        <w:rPr>
          <w:bCs/>
          <w:sz w:val="26"/>
        </w:rPr>
      </w:pPr>
    </w:p>
    <w:p w14:paraId="201B8AFC" w14:textId="77777777" w:rsidR="00D64AC3" w:rsidRDefault="00D64AC3" w:rsidP="00E259BA">
      <w:pPr>
        <w:spacing w:line="360" w:lineRule="auto"/>
        <w:ind w:firstLine="709"/>
        <w:jc w:val="both"/>
        <w:rPr>
          <w:bCs/>
          <w:sz w:val="26"/>
        </w:rPr>
      </w:pPr>
    </w:p>
    <w:p w14:paraId="088F301D" w14:textId="0CDADB09" w:rsidR="00D64AC3" w:rsidRDefault="00D64AC3" w:rsidP="00690408">
      <w:pPr>
        <w:pStyle w:val="Ttulo2"/>
        <w:jc w:val="left"/>
        <w:rPr>
          <w:sz w:val="26"/>
        </w:rPr>
      </w:pPr>
      <w:r>
        <w:t xml:space="preserve">7.5 </w:t>
      </w:r>
      <w:r>
        <w:rPr>
          <w:sz w:val="26"/>
        </w:rPr>
        <w:t>Cronograma</w:t>
      </w:r>
    </w:p>
    <w:p w14:paraId="4311A5C9" w14:textId="77777777" w:rsidR="008E1136" w:rsidRDefault="008E1136" w:rsidP="00690408">
      <w:pPr>
        <w:pStyle w:val="Ttulo2"/>
        <w:jc w:val="left"/>
        <w:rPr>
          <w:sz w:val="26"/>
        </w:rPr>
      </w:pPr>
    </w:p>
    <w:tbl>
      <w:tblPr>
        <w:tblW w:w="8700"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8E1136">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4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00"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5E0D0393" w14:textId="250881A4" w:rsidR="00B6006B" w:rsidRDefault="008E1136" w:rsidP="00D44733">
      <w:pPr>
        <w:pStyle w:val="Ttulo2"/>
        <w:jc w:val="left"/>
        <w:rPr>
          <w:sz w:val="26"/>
        </w:rPr>
      </w:pPr>
      <w:r>
        <w:t xml:space="preserve">7.6 </w:t>
      </w:r>
      <w:r>
        <w:rPr>
          <w:sz w:val="26"/>
        </w:rPr>
        <w:t>Prints de tela</w:t>
      </w:r>
    </w:p>
    <w:p w14:paraId="52622C72" w14:textId="77777777" w:rsidR="00D44733" w:rsidRDefault="00D44733" w:rsidP="00FE1AA8">
      <w:pPr>
        <w:spacing w:line="360" w:lineRule="auto"/>
        <w:jc w:val="both"/>
        <w:rPr>
          <w:bCs/>
          <w:sz w:val="26"/>
        </w:rPr>
      </w:pPr>
    </w:p>
    <w:p w14:paraId="1B4FF047" w14:textId="08938472" w:rsidR="00D44733" w:rsidRDefault="00D44733" w:rsidP="00D44733">
      <w:pPr>
        <w:pStyle w:val="PargrafodaLista"/>
        <w:numPr>
          <w:ilvl w:val="0"/>
          <w:numId w:val="8"/>
        </w:numPr>
        <w:spacing w:line="360" w:lineRule="auto"/>
        <w:jc w:val="both"/>
        <w:rPr>
          <w:bCs/>
          <w:sz w:val="26"/>
        </w:rPr>
      </w:pPr>
      <w:r>
        <w:rPr>
          <w:bCs/>
          <w:sz w:val="26"/>
        </w:rPr>
        <w:t>Tela inicial:</w:t>
      </w:r>
    </w:p>
    <w:p w14:paraId="72538147" w14:textId="60D8E42F" w:rsidR="00D44733" w:rsidRDefault="00D44733" w:rsidP="0011506E">
      <w:pPr>
        <w:spacing w:line="360" w:lineRule="auto"/>
        <w:ind w:left="360"/>
        <w:jc w:val="both"/>
        <w:rPr>
          <w:bCs/>
          <w:sz w:val="26"/>
        </w:rPr>
      </w:pPr>
      <w:r>
        <w:rPr>
          <w:bCs/>
          <w:sz w:val="26"/>
        </w:rPr>
        <w:t>Ao entrar no site</w:t>
      </w:r>
      <w:r w:rsidR="0011506E">
        <w:rPr>
          <w:bCs/>
          <w:sz w:val="26"/>
        </w:rPr>
        <w:t>,</w:t>
      </w:r>
      <w:r>
        <w:rPr>
          <w:bCs/>
          <w:sz w:val="26"/>
        </w:rPr>
        <w:t xml:space="preserve"> está será</w:t>
      </w:r>
      <w:r w:rsidR="005D7495">
        <w:rPr>
          <w:bCs/>
          <w:sz w:val="26"/>
        </w:rPr>
        <w:t xml:space="preserve"> a tela que o usuá</w:t>
      </w:r>
      <w:r w:rsidR="0011506E">
        <w:rPr>
          <w:bCs/>
          <w:sz w:val="26"/>
        </w:rPr>
        <w:t>rio se depará:</w:t>
      </w:r>
      <w:bookmarkStart w:id="31" w:name="_GoBack"/>
      <w:bookmarkEnd w:id="31"/>
    </w:p>
    <w:p w14:paraId="50E52703" w14:textId="77777777" w:rsidR="006E0141" w:rsidRPr="00D44733" w:rsidRDefault="006E0141" w:rsidP="0011506E">
      <w:pPr>
        <w:spacing w:line="360" w:lineRule="auto"/>
        <w:ind w:left="360"/>
        <w:jc w:val="both"/>
        <w:rPr>
          <w:bCs/>
          <w:sz w:val="26"/>
        </w:rPr>
      </w:pPr>
    </w:p>
    <w:p w14:paraId="1230E278" w14:textId="278358A1" w:rsidR="008E1136" w:rsidRDefault="00FE1AA8" w:rsidP="00FE1AA8">
      <w:pPr>
        <w:spacing w:line="360" w:lineRule="auto"/>
        <w:jc w:val="both"/>
        <w:rPr>
          <w:bCs/>
          <w:sz w:val="26"/>
        </w:rPr>
      </w:pPr>
      <w:r w:rsidRPr="00FE1AA8">
        <w:rPr>
          <w:bCs/>
          <w:noProof/>
          <w:sz w:val="26"/>
          <w:lang w:val="pt-BR" w:eastAsia="pt-BR"/>
        </w:rPr>
        <w:drawing>
          <wp:inline distT="0" distB="0" distL="0" distR="0" wp14:anchorId="3ED8855D" wp14:editId="39E45428">
            <wp:extent cx="6013450" cy="3015615"/>
            <wp:effectExtent l="0" t="0" r="6350" b="0"/>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6013450" cy="3015615"/>
                    </a:xfrm>
                    <a:prstGeom prst="rect">
                      <a:avLst/>
                    </a:prstGeom>
                  </pic:spPr>
                </pic:pic>
              </a:graphicData>
            </a:graphic>
          </wp:inline>
        </w:drawing>
      </w:r>
    </w:p>
    <w:p w14:paraId="5672B0B0" w14:textId="77777777" w:rsidR="0011506E" w:rsidRDefault="0011506E" w:rsidP="00FE1AA8">
      <w:pPr>
        <w:spacing w:line="360" w:lineRule="auto"/>
        <w:jc w:val="both"/>
        <w:rPr>
          <w:bCs/>
          <w:noProof/>
          <w:sz w:val="26"/>
          <w:lang w:val="pt-BR" w:eastAsia="pt-BR"/>
        </w:rPr>
      </w:pPr>
    </w:p>
    <w:p w14:paraId="568DF9D2" w14:textId="29A24A50" w:rsidR="008E1136" w:rsidRDefault="00C258C1" w:rsidP="00FE1AA8">
      <w:pPr>
        <w:spacing w:line="360" w:lineRule="auto"/>
        <w:jc w:val="both"/>
        <w:rPr>
          <w:bCs/>
          <w:sz w:val="26"/>
        </w:rPr>
      </w:pPr>
      <w:r w:rsidRPr="00C258C1">
        <w:rPr>
          <w:bCs/>
          <w:noProof/>
          <w:sz w:val="26"/>
          <w:lang w:val="pt-BR" w:eastAsia="pt-BR"/>
        </w:rPr>
        <w:lastRenderedPageBreak/>
        <w:drawing>
          <wp:inline distT="0" distB="0" distL="0" distR="0" wp14:anchorId="52099742" wp14:editId="1BEF77B0">
            <wp:extent cx="6013450" cy="3022600"/>
            <wp:effectExtent l="0" t="0" r="6350" b="635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6013450" cy="3022600"/>
                    </a:xfrm>
                    <a:prstGeom prst="rect">
                      <a:avLst/>
                    </a:prstGeom>
                  </pic:spPr>
                </pic:pic>
              </a:graphicData>
            </a:graphic>
          </wp:inline>
        </w:drawing>
      </w:r>
    </w:p>
    <w:p w14:paraId="7AC5264D" w14:textId="77777777" w:rsidR="00F702CE" w:rsidRDefault="00F702CE" w:rsidP="00FE1AA8">
      <w:pPr>
        <w:spacing w:line="360" w:lineRule="auto"/>
        <w:jc w:val="both"/>
        <w:rPr>
          <w:bCs/>
          <w:sz w:val="26"/>
        </w:rPr>
      </w:pPr>
    </w:p>
    <w:p w14:paraId="2132970B" w14:textId="77777777" w:rsidR="008E1136" w:rsidRDefault="008E1136" w:rsidP="00F702CE">
      <w:pPr>
        <w:spacing w:line="360" w:lineRule="auto"/>
        <w:jc w:val="both"/>
        <w:rPr>
          <w:bCs/>
          <w:sz w:val="26"/>
        </w:rPr>
      </w:pPr>
    </w:p>
    <w:p w14:paraId="1ABD0531" w14:textId="6E7F179A" w:rsidR="008E1136" w:rsidRDefault="00C258C1" w:rsidP="00C258C1">
      <w:pPr>
        <w:spacing w:line="360" w:lineRule="auto"/>
        <w:jc w:val="both"/>
        <w:rPr>
          <w:bCs/>
          <w:sz w:val="26"/>
        </w:rPr>
      </w:pPr>
      <w:r w:rsidRPr="00C258C1">
        <w:rPr>
          <w:bCs/>
          <w:noProof/>
          <w:sz w:val="26"/>
          <w:lang w:val="pt-BR" w:eastAsia="pt-BR"/>
        </w:rPr>
        <w:drawing>
          <wp:inline distT="0" distB="0" distL="0" distR="0" wp14:anchorId="1CB95167" wp14:editId="765AF9B5">
            <wp:extent cx="6013450" cy="2993390"/>
            <wp:effectExtent l="0" t="0" r="6350" b="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6013450" cy="2993390"/>
                    </a:xfrm>
                    <a:prstGeom prst="rect">
                      <a:avLst/>
                    </a:prstGeom>
                  </pic:spPr>
                </pic:pic>
              </a:graphicData>
            </a:graphic>
          </wp:inline>
        </w:drawing>
      </w:r>
    </w:p>
    <w:p w14:paraId="742A6CCD" w14:textId="3026F084" w:rsidR="008E1136" w:rsidRDefault="009D7EA7" w:rsidP="00C258C1">
      <w:pPr>
        <w:spacing w:line="360" w:lineRule="auto"/>
        <w:jc w:val="both"/>
        <w:rPr>
          <w:bCs/>
          <w:sz w:val="26"/>
        </w:rPr>
      </w:pPr>
      <w:r w:rsidRPr="009D7EA7">
        <w:rPr>
          <w:bCs/>
          <w:noProof/>
          <w:sz w:val="26"/>
          <w:lang w:val="pt-BR" w:eastAsia="pt-BR"/>
        </w:rPr>
        <w:lastRenderedPageBreak/>
        <w:drawing>
          <wp:inline distT="0" distB="0" distL="0" distR="0" wp14:anchorId="7F66AD6E" wp14:editId="1C81870E">
            <wp:extent cx="6013450" cy="2988310"/>
            <wp:effectExtent l="0" t="0" r="6350" b="2540"/>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6013450" cy="2988310"/>
                    </a:xfrm>
                    <a:prstGeom prst="rect">
                      <a:avLst/>
                    </a:prstGeom>
                  </pic:spPr>
                </pic:pic>
              </a:graphicData>
            </a:graphic>
          </wp:inline>
        </w:drawing>
      </w:r>
    </w:p>
    <w:p w14:paraId="60E5B5EB" w14:textId="6780DA86" w:rsidR="009D7EA7" w:rsidRDefault="009D7EA7" w:rsidP="00C258C1">
      <w:pPr>
        <w:spacing w:line="360" w:lineRule="auto"/>
        <w:jc w:val="both"/>
        <w:rPr>
          <w:bCs/>
          <w:sz w:val="26"/>
        </w:rPr>
      </w:pPr>
    </w:p>
    <w:p w14:paraId="554C44EF" w14:textId="77777777" w:rsidR="009D7EA7" w:rsidRDefault="009D7EA7" w:rsidP="00C258C1">
      <w:pPr>
        <w:spacing w:line="360" w:lineRule="auto"/>
        <w:jc w:val="both"/>
        <w:rPr>
          <w:bCs/>
          <w:sz w:val="26"/>
        </w:rPr>
      </w:pPr>
    </w:p>
    <w:p w14:paraId="4AE0B557" w14:textId="12264D4D" w:rsidR="00C258C1" w:rsidRDefault="00813E50" w:rsidP="00C258C1">
      <w:pPr>
        <w:spacing w:line="360" w:lineRule="auto"/>
        <w:jc w:val="both"/>
        <w:rPr>
          <w:bCs/>
          <w:sz w:val="26"/>
        </w:rPr>
      </w:pPr>
      <w:r>
        <w:rPr>
          <w:noProof/>
          <w:lang w:val="pt-BR" w:eastAsia="pt-BR"/>
        </w:rPr>
        <w:drawing>
          <wp:inline distT="0" distB="0" distL="0" distR="0" wp14:anchorId="213708CA" wp14:editId="2ACA7939">
            <wp:extent cx="6013450" cy="4832350"/>
            <wp:effectExtent l="0" t="0" r="6350" b="6350"/>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13450" cy="4832350"/>
                    </a:xfrm>
                    <a:prstGeom prst="rect">
                      <a:avLst/>
                    </a:prstGeom>
                    <a:noFill/>
                    <a:ln>
                      <a:noFill/>
                    </a:ln>
                  </pic:spPr>
                </pic:pic>
              </a:graphicData>
            </a:graphic>
          </wp:inline>
        </w:drawing>
      </w:r>
    </w:p>
    <w:p w14:paraId="2A454054" w14:textId="1022D303" w:rsidR="008E1136" w:rsidRDefault="00813E50" w:rsidP="00C258C1">
      <w:pPr>
        <w:spacing w:line="360" w:lineRule="auto"/>
        <w:jc w:val="both"/>
        <w:rPr>
          <w:bCs/>
          <w:sz w:val="26"/>
        </w:rPr>
      </w:pPr>
      <w:r>
        <w:rPr>
          <w:noProof/>
          <w:lang w:val="pt-BR" w:eastAsia="pt-BR"/>
        </w:rPr>
        <w:lastRenderedPageBreak/>
        <w:drawing>
          <wp:inline distT="0" distB="0" distL="0" distR="0" wp14:anchorId="53AB2103" wp14:editId="1EB2CB24">
            <wp:extent cx="6013450" cy="8380730"/>
            <wp:effectExtent l="0" t="0" r="6350" b="1270"/>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13450" cy="8380730"/>
                    </a:xfrm>
                    <a:prstGeom prst="rect">
                      <a:avLst/>
                    </a:prstGeom>
                    <a:noFill/>
                    <a:ln>
                      <a:noFill/>
                    </a:ln>
                  </pic:spPr>
                </pic:pic>
              </a:graphicData>
            </a:graphic>
          </wp:inline>
        </w:drawing>
      </w:r>
    </w:p>
    <w:p w14:paraId="54F57384" w14:textId="6BC4D756" w:rsidR="008E1136" w:rsidRDefault="008E1136" w:rsidP="002C6A89">
      <w:pPr>
        <w:spacing w:line="360" w:lineRule="auto"/>
        <w:ind w:firstLine="709"/>
        <w:jc w:val="both"/>
        <w:rPr>
          <w:bCs/>
          <w:sz w:val="26"/>
        </w:rPr>
      </w:pPr>
    </w:p>
    <w:p w14:paraId="7985EBB6" w14:textId="29B58905" w:rsidR="008E1136" w:rsidRDefault="00813E50" w:rsidP="00813E50">
      <w:pPr>
        <w:spacing w:line="360" w:lineRule="auto"/>
        <w:jc w:val="both"/>
        <w:rPr>
          <w:bCs/>
          <w:sz w:val="26"/>
        </w:rPr>
      </w:pPr>
      <w:r>
        <w:rPr>
          <w:noProof/>
          <w:lang w:val="pt-BR" w:eastAsia="pt-BR"/>
        </w:rPr>
        <w:lastRenderedPageBreak/>
        <w:drawing>
          <wp:inline distT="0" distB="0" distL="0" distR="0" wp14:anchorId="27B68F8D" wp14:editId="24E3D0B3">
            <wp:extent cx="6013450" cy="3757930"/>
            <wp:effectExtent l="0" t="0" r="6350" b="0"/>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3450" cy="3757930"/>
                    </a:xfrm>
                    <a:prstGeom prst="rect">
                      <a:avLst/>
                    </a:prstGeom>
                    <a:noFill/>
                    <a:ln>
                      <a:noFill/>
                    </a:ln>
                  </pic:spPr>
                </pic:pic>
              </a:graphicData>
            </a:graphic>
          </wp:inline>
        </w:drawing>
      </w:r>
    </w:p>
    <w:p w14:paraId="6FD94F9C" w14:textId="1CA51EDC" w:rsidR="008E1136" w:rsidRDefault="008E1136" w:rsidP="00813E50">
      <w:pPr>
        <w:spacing w:line="360" w:lineRule="auto"/>
        <w:jc w:val="both"/>
        <w:rPr>
          <w:bCs/>
          <w:sz w:val="26"/>
        </w:rPr>
      </w:pPr>
    </w:p>
    <w:p w14:paraId="78DB689D" w14:textId="46657DCA" w:rsidR="008E1136" w:rsidRDefault="008F1914" w:rsidP="008F1914">
      <w:pPr>
        <w:spacing w:line="360" w:lineRule="auto"/>
        <w:jc w:val="both"/>
        <w:rPr>
          <w:bCs/>
          <w:sz w:val="26"/>
        </w:rPr>
      </w:pPr>
      <w:r w:rsidRPr="008F1914">
        <w:rPr>
          <w:bCs/>
          <w:noProof/>
          <w:sz w:val="26"/>
          <w:lang w:val="pt-BR" w:eastAsia="pt-BR"/>
        </w:rPr>
        <w:drawing>
          <wp:inline distT="0" distB="0" distL="0" distR="0" wp14:anchorId="3E978E11" wp14:editId="327B1304">
            <wp:extent cx="6013450" cy="3009265"/>
            <wp:effectExtent l="0" t="0" r="6350" b="63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pic:spPr>
                </pic:pic>
              </a:graphicData>
            </a:graphic>
          </wp:inline>
        </w:drawing>
      </w:r>
    </w:p>
    <w:p w14:paraId="177F2D9F" w14:textId="2FE3E5BB" w:rsidR="008E1136" w:rsidRDefault="008E1136" w:rsidP="002C6A89">
      <w:pPr>
        <w:spacing w:line="360" w:lineRule="auto"/>
        <w:ind w:firstLine="709"/>
        <w:jc w:val="both"/>
        <w:rPr>
          <w:bCs/>
          <w:sz w:val="26"/>
        </w:rPr>
      </w:pPr>
    </w:p>
    <w:p w14:paraId="75E3B8AA" w14:textId="47B6FDD1" w:rsidR="008E1136" w:rsidRDefault="008F1914" w:rsidP="008F1914">
      <w:pPr>
        <w:spacing w:line="360" w:lineRule="auto"/>
        <w:jc w:val="both"/>
        <w:rPr>
          <w:bCs/>
          <w:sz w:val="26"/>
        </w:rPr>
      </w:pPr>
      <w:r w:rsidRPr="008F1914">
        <w:rPr>
          <w:bCs/>
          <w:noProof/>
          <w:sz w:val="26"/>
          <w:lang w:val="pt-BR" w:eastAsia="pt-BR"/>
        </w:rPr>
        <w:lastRenderedPageBreak/>
        <w:drawing>
          <wp:inline distT="0" distB="0" distL="0" distR="0" wp14:anchorId="523424CC" wp14:editId="162827AE">
            <wp:extent cx="6013450" cy="3176905"/>
            <wp:effectExtent l="0" t="0" r="6350" b="444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6013450" cy="3176905"/>
                    </a:xfrm>
                    <a:prstGeom prst="rect">
                      <a:avLst/>
                    </a:prstGeom>
                  </pic:spPr>
                </pic:pic>
              </a:graphicData>
            </a:graphic>
          </wp:inline>
        </w:drawing>
      </w:r>
    </w:p>
    <w:p w14:paraId="797392E8" w14:textId="6B068A9B" w:rsidR="008E1136" w:rsidRDefault="008F1914" w:rsidP="008F1914">
      <w:pPr>
        <w:spacing w:line="360" w:lineRule="auto"/>
        <w:jc w:val="both"/>
        <w:rPr>
          <w:bCs/>
          <w:sz w:val="26"/>
        </w:rPr>
      </w:pPr>
      <w:r>
        <w:rPr>
          <w:noProof/>
          <w:lang w:val="pt-BR" w:eastAsia="pt-BR"/>
        </w:rPr>
        <w:lastRenderedPageBreak/>
        <w:drawing>
          <wp:inline distT="0" distB="0" distL="0" distR="0" wp14:anchorId="255F01B7" wp14:editId="5D3104D6">
            <wp:extent cx="6013450" cy="6789420"/>
            <wp:effectExtent l="0" t="0" r="6350" b="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noFill/>
                    <a:ln>
                      <a:noFill/>
                    </a:ln>
                  </pic:spPr>
                </pic:pic>
              </a:graphicData>
            </a:graphic>
          </wp:inline>
        </w:drawing>
      </w:r>
    </w:p>
    <w:p w14:paraId="1FB1943C" w14:textId="7A909736" w:rsidR="008F1914" w:rsidRDefault="008F1914" w:rsidP="002C6A89">
      <w:pPr>
        <w:spacing w:line="360" w:lineRule="auto"/>
        <w:ind w:firstLine="709"/>
        <w:jc w:val="both"/>
        <w:rPr>
          <w:bCs/>
          <w:sz w:val="26"/>
        </w:rPr>
      </w:pPr>
    </w:p>
    <w:p w14:paraId="0FF0F05D" w14:textId="59FC97C4" w:rsidR="008F1914" w:rsidRDefault="009D7EA7" w:rsidP="009D7EA7">
      <w:pPr>
        <w:spacing w:line="360" w:lineRule="auto"/>
        <w:jc w:val="both"/>
        <w:rPr>
          <w:bCs/>
          <w:sz w:val="26"/>
        </w:rPr>
      </w:pPr>
      <w:r>
        <w:rPr>
          <w:noProof/>
          <w:lang w:val="pt-BR" w:eastAsia="pt-BR"/>
        </w:rPr>
        <w:lastRenderedPageBreak/>
        <w:drawing>
          <wp:inline distT="0" distB="0" distL="0" distR="0" wp14:anchorId="60C105E4" wp14:editId="2F56F25E">
            <wp:extent cx="5876925" cy="9499600"/>
            <wp:effectExtent l="0" t="0" r="9525" b="63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9499600"/>
                    </a:xfrm>
                    <a:prstGeom prst="rect">
                      <a:avLst/>
                    </a:prstGeom>
                    <a:noFill/>
                    <a:ln>
                      <a:noFill/>
                    </a:ln>
                  </pic:spPr>
                </pic:pic>
              </a:graphicData>
            </a:graphic>
          </wp:inline>
        </w:drawing>
      </w:r>
    </w:p>
    <w:p w14:paraId="20BB86B2" w14:textId="34A5C12F" w:rsidR="00870618" w:rsidRPr="00BA0F2D" w:rsidRDefault="007178E2" w:rsidP="009D7EA7">
      <w:pPr>
        <w:pStyle w:val="Ttulo1"/>
        <w:ind w:left="0"/>
        <w:rPr>
          <w:sz w:val="24"/>
          <w:szCs w:val="24"/>
        </w:rPr>
      </w:pPr>
      <w:bookmarkStart w:id="32" w:name="_Toc82536008"/>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2"/>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3" w:name="_Toc82536009"/>
      <w:r w:rsidRPr="00342004">
        <w:rPr>
          <w:sz w:val="24"/>
          <w:szCs w:val="24"/>
        </w:rPr>
        <w:lastRenderedPageBreak/>
        <w:t>REFERÊNCIAS</w:t>
      </w:r>
      <w:bookmarkEnd w:id="33"/>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w:t>
      </w:r>
      <w:proofErr w:type="gramStart"/>
      <w:r w:rsidRPr="00F702CE">
        <w:rPr>
          <w:lang w:val="en-US"/>
        </w:rPr>
        <w:t>2</w:t>
      </w:r>
      <w:proofErr w:type="gramEnd"/>
      <w:r w:rsidRPr="00F702CE">
        <w:rPr>
          <w:lang w:val="en-US"/>
        </w:rPr>
        <w:t xml:space="preserve">, p. 219, 2017. </w:t>
      </w:r>
    </w:p>
    <w:p w14:paraId="15AE04C3" w14:textId="77777777" w:rsidR="0065153E" w:rsidRPr="00F702CE" w:rsidRDefault="0065153E" w:rsidP="00C3541B">
      <w:pPr>
        <w:spacing w:line="360" w:lineRule="auto"/>
        <w:jc w:val="both"/>
        <w:rPr>
          <w:lang w:val="en-US"/>
        </w:rPr>
      </w:pPr>
    </w:p>
    <w:p w14:paraId="4FF97C90" w14:textId="77777777" w:rsidR="0065153E" w:rsidRDefault="0065153E" w:rsidP="00C3541B">
      <w:pPr>
        <w:spacing w:line="360" w:lineRule="auto"/>
        <w:jc w:val="both"/>
      </w:pPr>
      <w:r w:rsidRPr="00F702CE">
        <w:rPr>
          <w:lang w:val="en-US"/>
        </w:rPr>
        <w:t xml:space="preserve">GORLA, J. I. et al. </w:t>
      </w:r>
      <w:r>
        <w:t>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w:t>
      </w:r>
      <w:proofErr w:type="gramStart"/>
      <w:r w:rsidRPr="00F702CE">
        <w:rPr>
          <w:lang w:val="en-US"/>
        </w:rPr>
        <w:t>2</w:t>
      </w:r>
      <w:proofErr w:type="gramEnd"/>
      <w:r w:rsidRPr="00F702CE">
        <w:rPr>
          <w:lang w:val="en-US"/>
        </w:rPr>
        <w:t xml:space="preserve">, p. 219, 2017. </w:t>
      </w:r>
    </w:p>
    <w:p w14:paraId="7E9002DE" w14:textId="77777777" w:rsidR="0065153E" w:rsidRPr="00F702CE" w:rsidRDefault="0065153E" w:rsidP="00C3541B">
      <w:pPr>
        <w:spacing w:line="360" w:lineRule="auto"/>
        <w:jc w:val="both"/>
        <w:rPr>
          <w:lang w:val="en-US"/>
        </w:rPr>
      </w:pPr>
    </w:p>
    <w:p w14:paraId="75CAFA80" w14:textId="77777777" w:rsidR="0065153E" w:rsidRDefault="0065153E" w:rsidP="00C3541B">
      <w:pPr>
        <w:spacing w:line="360" w:lineRule="auto"/>
        <w:jc w:val="both"/>
      </w:pPr>
      <w:r w:rsidRPr="00F702CE">
        <w:rPr>
          <w:lang w:val="en-US"/>
        </w:rPr>
        <w:t xml:space="preserve">GORLA, J. I. et al. </w:t>
      </w:r>
      <w:r>
        <w:t xml:space="preserve">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F94B01" w14:textId="77777777" w:rsidR="008C6646" w:rsidRDefault="008C6646">
      <w:r>
        <w:separator/>
      </w:r>
    </w:p>
  </w:endnote>
  <w:endnote w:type="continuationSeparator" w:id="0">
    <w:p w14:paraId="183367B6" w14:textId="77777777" w:rsidR="008C6646" w:rsidRDefault="008C6646">
      <w:r>
        <w:continuationSeparator/>
      </w:r>
    </w:p>
  </w:endnote>
  <w:endnote w:type="continuationNotice" w:id="1">
    <w:p w14:paraId="385E5AD8" w14:textId="77777777" w:rsidR="008C6646" w:rsidRDefault="008C66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4EEAD407" w14:textId="77777777" w:rsidTr="00775B8C">
      <w:tc>
        <w:tcPr>
          <w:tcW w:w="3155" w:type="dxa"/>
        </w:tcPr>
        <w:p w14:paraId="1FCABF2C" w14:textId="77777777" w:rsidR="00F702CE" w:rsidRDefault="00F702CE" w:rsidP="00775B8C">
          <w:pPr>
            <w:pStyle w:val="Cabealho"/>
            <w:ind w:left="-115"/>
          </w:pPr>
        </w:p>
      </w:tc>
      <w:tc>
        <w:tcPr>
          <w:tcW w:w="3155" w:type="dxa"/>
        </w:tcPr>
        <w:p w14:paraId="4014BA73" w14:textId="77777777" w:rsidR="00F702CE" w:rsidRDefault="00F702CE" w:rsidP="00775B8C">
          <w:pPr>
            <w:pStyle w:val="Cabealho"/>
            <w:jc w:val="center"/>
          </w:pPr>
        </w:p>
      </w:tc>
      <w:tc>
        <w:tcPr>
          <w:tcW w:w="3155" w:type="dxa"/>
        </w:tcPr>
        <w:p w14:paraId="7641A1D8" w14:textId="77777777" w:rsidR="00F702CE" w:rsidRDefault="00F702CE" w:rsidP="00775B8C">
          <w:pPr>
            <w:pStyle w:val="Cabealho"/>
            <w:ind w:right="-115"/>
            <w:jc w:val="right"/>
          </w:pPr>
        </w:p>
      </w:tc>
    </w:tr>
  </w:tbl>
  <w:p w14:paraId="21D4F46D" w14:textId="77777777" w:rsidR="00F702CE" w:rsidRDefault="00F702CE" w:rsidP="00775B8C">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3AB9B46E" w14:textId="77777777" w:rsidTr="00775B8C">
      <w:tc>
        <w:tcPr>
          <w:tcW w:w="3155" w:type="dxa"/>
        </w:tcPr>
        <w:p w14:paraId="68496B3F" w14:textId="77777777" w:rsidR="00F702CE" w:rsidRDefault="00F702CE" w:rsidP="00775B8C">
          <w:pPr>
            <w:pStyle w:val="Cabealho"/>
            <w:ind w:left="-115"/>
          </w:pPr>
        </w:p>
      </w:tc>
      <w:tc>
        <w:tcPr>
          <w:tcW w:w="3155" w:type="dxa"/>
        </w:tcPr>
        <w:p w14:paraId="63A448E5" w14:textId="77777777" w:rsidR="00F702CE" w:rsidRDefault="00F702CE" w:rsidP="00775B8C">
          <w:pPr>
            <w:pStyle w:val="Cabealho"/>
            <w:jc w:val="center"/>
          </w:pPr>
        </w:p>
      </w:tc>
      <w:tc>
        <w:tcPr>
          <w:tcW w:w="3155" w:type="dxa"/>
        </w:tcPr>
        <w:p w14:paraId="308D6072" w14:textId="77777777" w:rsidR="00F702CE" w:rsidRDefault="00F702CE" w:rsidP="00775B8C">
          <w:pPr>
            <w:pStyle w:val="Cabealho"/>
            <w:ind w:right="-115"/>
            <w:jc w:val="right"/>
          </w:pPr>
        </w:p>
      </w:tc>
    </w:tr>
  </w:tbl>
  <w:p w14:paraId="014BB097" w14:textId="77777777" w:rsidR="00F702CE" w:rsidRDefault="00F702CE" w:rsidP="00775B8C">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507B03EA" w14:textId="77777777" w:rsidTr="00775B8C">
      <w:tc>
        <w:tcPr>
          <w:tcW w:w="3155" w:type="dxa"/>
        </w:tcPr>
        <w:p w14:paraId="1F3029E8" w14:textId="77777777" w:rsidR="00F702CE" w:rsidRDefault="00F702CE" w:rsidP="00775B8C">
          <w:pPr>
            <w:pStyle w:val="Cabealho"/>
            <w:ind w:left="-115"/>
          </w:pPr>
        </w:p>
      </w:tc>
      <w:tc>
        <w:tcPr>
          <w:tcW w:w="3155" w:type="dxa"/>
        </w:tcPr>
        <w:p w14:paraId="15C45F02" w14:textId="77777777" w:rsidR="00F702CE" w:rsidRDefault="00F702CE" w:rsidP="00775B8C">
          <w:pPr>
            <w:pStyle w:val="Cabealho"/>
            <w:jc w:val="center"/>
          </w:pPr>
        </w:p>
      </w:tc>
      <w:tc>
        <w:tcPr>
          <w:tcW w:w="3155" w:type="dxa"/>
        </w:tcPr>
        <w:p w14:paraId="297D8C45" w14:textId="77777777" w:rsidR="00F702CE" w:rsidRDefault="00F702CE" w:rsidP="00775B8C">
          <w:pPr>
            <w:pStyle w:val="Cabealho"/>
            <w:ind w:right="-115"/>
            <w:jc w:val="right"/>
          </w:pPr>
        </w:p>
      </w:tc>
    </w:tr>
  </w:tbl>
  <w:p w14:paraId="1A52017A" w14:textId="77777777" w:rsidR="00F702CE" w:rsidRDefault="00F702CE" w:rsidP="00775B8C">
    <w:pPr>
      <w:pStyle w:val="Rodap"/>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761A9933" w14:textId="77777777" w:rsidTr="00775B8C">
      <w:tc>
        <w:tcPr>
          <w:tcW w:w="3155" w:type="dxa"/>
        </w:tcPr>
        <w:p w14:paraId="6521CF5C" w14:textId="77777777" w:rsidR="00F702CE" w:rsidRDefault="00F702CE" w:rsidP="00775B8C">
          <w:pPr>
            <w:pStyle w:val="Cabealho"/>
            <w:ind w:left="-115"/>
          </w:pPr>
        </w:p>
      </w:tc>
      <w:tc>
        <w:tcPr>
          <w:tcW w:w="3155" w:type="dxa"/>
        </w:tcPr>
        <w:p w14:paraId="5D1CE219" w14:textId="77777777" w:rsidR="00F702CE" w:rsidRDefault="00F702CE" w:rsidP="00775B8C">
          <w:pPr>
            <w:pStyle w:val="Cabealho"/>
            <w:jc w:val="center"/>
          </w:pPr>
        </w:p>
      </w:tc>
      <w:tc>
        <w:tcPr>
          <w:tcW w:w="3155" w:type="dxa"/>
        </w:tcPr>
        <w:p w14:paraId="381AC594" w14:textId="77777777" w:rsidR="00F702CE" w:rsidRDefault="00F702CE" w:rsidP="00775B8C">
          <w:pPr>
            <w:pStyle w:val="Cabealho"/>
            <w:ind w:right="-115"/>
            <w:jc w:val="right"/>
          </w:pPr>
        </w:p>
      </w:tc>
    </w:tr>
  </w:tbl>
  <w:p w14:paraId="757442F1" w14:textId="77777777" w:rsidR="00F702CE" w:rsidRDefault="00F702CE" w:rsidP="00775B8C">
    <w:pPr>
      <w:pStyle w:val="Rodap"/>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0624DF90" w14:textId="77777777" w:rsidTr="00775B8C">
      <w:tc>
        <w:tcPr>
          <w:tcW w:w="3155" w:type="dxa"/>
        </w:tcPr>
        <w:p w14:paraId="12149012" w14:textId="77777777" w:rsidR="00F702CE" w:rsidRDefault="00F702CE" w:rsidP="00775B8C">
          <w:pPr>
            <w:pStyle w:val="Cabealho"/>
            <w:ind w:left="-115"/>
          </w:pPr>
        </w:p>
      </w:tc>
      <w:tc>
        <w:tcPr>
          <w:tcW w:w="3155" w:type="dxa"/>
        </w:tcPr>
        <w:p w14:paraId="39E7B0D8" w14:textId="77777777" w:rsidR="00F702CE" w:rsidRDefault="00F702CE" w:rsidP="00775B8C">
          <w:pPr>
            <w:pStyle w:val="Cabealho"/>
            <w:jc w:val="center"/>
          </w:pPr>
        </w:p>
      </w:tc>
      <w:tc>
        <w:tcPr>
          <w:tcW w:w="3155" w:type="dxa"/>
        </w:tcPr>
        <w:p w14:paraId="0878320D" w14:textId="77777777" w:rsidR="00F702CE" w:rsidRDefault="00F702CE" w:rsidP="00775B8C">
          <w:pPr>
            <w:pStyle w:val="Cabealho"/>
            <w:ind w:right="-115"/>
            <w:jc w:val="right"/>
          </w:pPr>
        </w:p>
      </w:tc>
    </w:tr>
  </w:tbl>
  <w:p w14:paraId="4FA14BB0" w14:textId="77777777" w:rsidR="00F702CE" w:rsidRDefault="00F702CE" w:rsidP="00775B8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C197E" w14:textId="77777777" w:rsidR="008C6646" w:rsidRDefault="008C6646">
      <w:r>
        <w:separator/>
      </w:r>
    </w:p>
  </w:footnote>
  <w:footnote w:type="continuationSeparator" w:id="0">
    <w:p w14:paraId="743CE168" w14:textId="77777777" w:rsidR="008C6646" w:rsidRDefault="008C6646">
      <w:r>
        <w:continuationSeparator/>
      </w:r>
    </w:p>
  </w:footnote>
  <w:footnote w:type="continuationNotice" w:id="1">
    <w:p w14:paraId="44C52017" w14:textId="77777777" w:rsidR="008C6646" w:rsidRDefault="008C664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7D32EF3C" w14:textId="77777777" w:rsidTr="00775B8C">
      <w:tc>
        <w:tcPr>
          <w:tcW w:w="3155" w:type="dxa"/>
        </w:tcPr>
        <w:p w14:paraId="454ED12B" w14:textId="77777777" w:rsidR="00F702CE" w:rsidRDefault="00F702CE" w:rsidP="00775B8C">
          <w:pPr>
            <w:pStyle w:val="Cabealho"/>
            <w:ind w:left="-115"/>
          </w:pPr>
        </w:p>
      </w:tc>
      <w:tc>
        <w:tcPr>
          <w:tcW w:w="3155" w:type="dxa"/>
        </w:tcPr>
        <w:p w14:paraId="7BBB35E9" w14:textId="77777777" w:rsidR="00F702CE" w:rsidRDefault="00F702CE" w:rsidP="00775B8C">
          <w:pPr>
            <w:pStyle w:val="Cabealho"/>
            <w:jc w:val="center"/>
          </w:pPr>
        </w:p>
      </w:tc>
      <w:tc>
        <w:tcPr>
          <w:tcW w:w="3155" w:type="dxa"/>
        </w:tcPr>
        <w:p w14:paraId="58101CEF" w14:textId="77777777" w:rsidR="00F702CE" w:rsidRDefault="00F702CE" w:rsidP="00775B8C">
          <w:pPr>
            <w:pStyle w:val="Cabealho"/>
            <w:ind w:right="-115"/>
            <w:jc w:val="right"/>
          </w:pPr>
        </w:p>
      </w:tc>
    </w:tr>
  </w:tbl>
  <w:p w14:paraId="2610DF03" w14:textId="77777777" w:rsidR="00F702CE" w:rsidRDefault="00F702CE" w:rsidP="00775B8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252E677E" w14:textId="77777777" w:rsidTr="00775B8C">
      <w:tc>
        <w:tcPr>
          <w:tcW w:w="3155" w:type="dxa"/>
        </w:tcPr>
        <w:p w14:paraId="19045B2C" w14:textId="77777777" w:rsidR="00F702CE" w:rsidRDefault="00F702CE" w:rsidP="00775B8C">
          <w:pPr>
            <w:pStyle w:val="Cabealho"/>
            <w:ind w:left="-115"/>
          </w:pPr>
        </w:p>
      </w:tc>
      <w:tc>
        <w:tcPr>
          <w:tcW w:w="3155" w:type="dxa"/>
        </w:tcPr>
        <w:p w14:paraId="572A5AB0" w14:textId="77777777" w:rsidR="00F702CE" w:rsidRDefault="00F702CE" w:rsidP="00775B8C">
          <w:pPr>
            <w:pStyle w:val="Cabealho"/>
            <w:jc w:val="center"/>
          </w:pPr>
        </w:p>
      </w:tc>
      <w:tc>
        <w:tcPr>
          <w:tcW w:w="3155" w:type="dxa"/>
        </w:tcPr>
        <w:p w14:paraId="0EE5E928" w14:textId="77777777" w:rsidR="00F702CE" w:rsidRDefault="00F702CE" w:rsidP="00775B8C">
          <w:pPr>
            <w:pStyle w:val="Cabealho"/>
            <w:ind w:right="-115"/>
            <w:jc w:val="right"/>
          </w:pPr>
        </w:p>
      </w:tc>
    </w:tr>
  </w:tbl>
  <w:p w14:paraId="00451CF3" w14:textId="77777777" w:rsidR="00F702CE" w:rsidRDefault="00F702CE" w:rsidP="00775B8C">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F702CE" w14:paraId="2232A792" w14:textId="77777777" w:rsidTr="00775B8C">
      <w:tc>
        <w:tcPr>
          <w:tcW w:w="3155" w:type="dxa"/>
        </w:tcPr>
        <w:p w14:paraId="6793E747" w14:textId="77777777" w:rsidR="00F702CE" w:rsidRDefault="00F702CE" w:rsidP="00775B8C">
          <w:pPr>
            <w:pStyle w:val="Cabealho"/>
            <w:ind w:left="-115"/>
          </w:pPr>
        </w:p>
      </w:tc>
      <w:tc>
        <w:tcPr>
          <w:tcW w:w="3155" w:type="dxa"/>
        </w:tcPr>
        <w:p w14:paraId="301C8721" w14:textId="77777777" w:rsidR="00F702CE" w:rsidRDefault="00F702CE" w:rsidP="00775B8C">
          <w:pPr>
            <w:pStyle w:val="Cabealho"/>
            <w:jc w:val="center"/>
          </w:pPr>
        </w:p>
      </w:tc>
      <w:tc>
        <w:tcPr>
          <w:tcW w:w="3155" w:type="dxa"/>
        </w:tcPr>
        <w:p w14:paraId="5178CBE3" w14:textId="77777777" w:rsidR="00F702CE" w:rsidRDefault="00F702CE" w:rsidP="00775B8C">
          <w:pPr>
            <w:pStyle w:val="Cabealho"/>
            <w:ind w:right="-115"/>
            <w:jc w:val="right"/>
          </w:pPr>
        </w:p>
      </w:tc>
    </w:tr>
  </w:tbl>
  <w:p w14:paraId="0C53594B" w14:textId="77777777" w:rsidR="00F702CE" w:rsidRDefault="00F702CE" w:rsidP="00775B8C">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232288"/>
      <w:docPartObj>
        <w:docPartGallery w:val="Page Numbers (Top of Page)"/>
        <w:docPartUnique/>
      </w:docPartObj>
    </w:sdtPr>
    <w:sdtEndPr>
      <w:rPr>
        <w:rFonts w:ascii="Arial" w:hAnsi="Arial" w:cs="Arial"/>
      </w:rPr>
    </w:sdtEndPr>
    <w:sdtContent>
      <w:p w14:paraId="021C23CE" w14:textId="77777777" w:rsidR="00F702CE" w:rsidRPr="00300C31" w:rsidRDefault="00F702CE">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026DC9">
          <w:rPr>
            <w:rFonts w:ascii="Arial" w:hAnsi="Arial" w:cs="Arial"/>
            <w:noProof/>
          </w:rPr>
          <w:t>37</w:t>
        </w:r>
        <w:r w:rsidRPr="00300C31">
          <w:rPr>
            <w:rFonts w:ascii="Arial" w:hAnsi="Arial" w:cs="Arial"/>
          </w:rPr>
          <w:fldChar w:fldCharType="end"/>
        </w:r>
      </w:p>
    </w:sdtContent>
  </w:sdt>
  <w:p w14:paraId="0C963BD4" w14:textId="77777777" w:rsidR="00F702CE" w:rsidRDefault="00F702CE" w:rsidP="00775B8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3080A3A"/>
    <w:multiLevelType w:val="hybridMultilevel"/>
    <w:tmpl w:val="F89650DC"/>
    <w:lvl w:ilvl="0" w:tplc="C4A6A72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5"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6"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F1E13"/>
    <w:multiLevelType w:val="hybridMultilevel"/>
    <w:tmpl w:val="E1E462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04D"/>
    <w:rsid w:val="00000132"/>
    <w:rsid w:val="000011E3"/>
    <w:rsid w:val="00006147"/>
    <w:rsid w:val="00006ED4"/>
    <w:rsid w:val="000149A1"/>
    <w:rsid w:val="00023273"/>
    <w:rsid w:val="00023AFD"/>
    <w:rsid w:val="00024AAA"/>
    <w:rsid w:val="0002589A"/>
    <w:rsid w:val="00026DC9"/>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506E"/>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D7495"/>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0141"/>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6646"/>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006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44733"/>
    <w:rsid w:val="00D50468"/>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27A3"/>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2CE"/>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2.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4.xml><?xml version="1.0" encoding="utf-8"?>
<ds:datastoreItem xmlns:ds="http://schemas.openxmlformats.org/officeDocument/2006/customXml" ds:itemID="{2250927C-A9C2-4632-96CE-7EECA594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39</Pages>
  <Words>8830</Words>
  <Characters>47685</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403</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Tecnico</cp:lastModifiedBy>
  <cp:revision>107</cp:revision>
  <dcterms:created xsi:type="dcterms:W3CDTF">2021-08-05T04:24:00Z</dcterms:created>
  <dcterms:modified xsi:type="dcterms:W3CDTF">2021-11-2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